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77777777" w:rsidR="00B101CA" w:rsidRDefault="00B101CA" w:rsidP="00B101CA">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Table 2.4 will help clarify the intricacies of each concept.</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3FBC8218" w:rsidR="00F41A81" w:rsidRDefault="00F41A81" w:rsidP="00F41A81">
      <w:pPr>
        <w:pStyle w:val="BodyText"/>
        <w:spacing w:line="360" w:lineRule="auto"/>
        <w:ind w:left="540" w:right="332" w:firstLine="470"/>
      </w:pPr>
      <w:r>
        <w:t xml:space="preserve">By creating this ranking, the population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w:t>
      </w:r>
      <w:r>
        <w:lastRenderedPageBreak/>
        <w:t>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w:t>
      </w:r>
      <w:r w:rsidR="0073329A">
        <w:t>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w:t>
      </w:r>
      <w:r>
        <w:lastRenderedPageBreak/>
        <w:t xml:space="preserve">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379776E3"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w:t>
      </w:r>
      <w:r w:rsidRPr="001253B6">
        <w:lastRenderedPageBreak/>
        <w:t xml:space="preserve">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w:t>
      </w:r>
      <w:r w:rsidRPr="00E25A5E">
        <w:lastRenderedPageBreak/>
        <w:t xml:space="preserve">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w:t>
      </w:r>
      <w:r>
        <w:lastRenderedPageBreak/>
        <w:t>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Pr="002F2F55"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w:t>
      </w:r>
      <w:r w:rsidRPr="002F2F55">
        <w:lastRenderedPageBreak/>
        <w:t>the existing gap with conventional machine learning and FL.</w:t>
      </w: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976959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7CFD"/>
    <w:rsid w:val="00087474"/>
    <w:rsid w:val="000A7E77"/>
    <w:rsid w:val="00131AB9"/>
    <w:rsid w:val="00173BB7"/>
    <w:rsid w:val="001A0569"/>
    <w:rsid w:val="00257970"/>
    <w:rsid w:val="003D1978"/>
    <w:rsid w:val="00430E6C"/>
    <w:rsid w:val="004A1387"/>
    <w:rsid w:val="00503D5E"/>
    <w:rsid w:val="00544831"/>
    <w:rsid w:val="00546013"/>
    <w:rsid w:val="0073329A"/>
    <w:rsid w:val="00745422"/>
    <w:rsid w:val="00786277"/>
    <w:rsid w:val="007A0AA4"/>
    <w:rsid w:val="0085371A"/>
    <w:rsid w:val="00986109"/>
    <w:rsid w:val="00997A80"/>
    <w:rsid w:val="009A3A34"/>
    <w:rsid w:val="00A8449B"/>
    <w:rsid w:val="00A95F9C"/>
    <w:rsid w:val="00B0110F"/>
    <w:rsid w:val="00B101CA"/>
    <w:rsid w:val="00C0107F"/>
    <w:rsid w:val="00C4149D"/>
    <w:rsid w:val="00C42D83"/>
    <w:rsid w:val="00CC475D"/>
    <w:rsid w:val="00CF7A0D"/>
    <w:rsid w:val="00D06352"/>
    <w:rsid w:val="00D43707"/>
    <w:rsid w:val="00D97EB8"/>
    <w:rsid w:val="00DE381B"/>
    <w:rsid w:val="00E2294C"/>
    <w:rsid w:val="00E34C13"/>
    <w:rsid w:val="00EC03D0"/>
    <w:rsid w:val="00EC6A84"/>
    <w:rsid w:val="00F41A81"/>
    <w:rsid w:val="00F4436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TotalTime>
  <Pages>9</Pages>
  <Words>3505</Words>
  <Characters>19980</Characters>
  <Application>Microsoft Office Word</Application>
  <DocSecurity>0</DocSecurity>
  <Lines>166</Lines>
  <Paragraphs>46</Paragraphs>
  <ScaleCrop>false</ScaleCrop>
  <Company/>
  <LinksUpToDate>false</LinksUpToDate>
  <CharactersWithSpaces>2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31</cp:revision>
  <dcterms:created xsi:type="dcterms:W3CDTF">2024-07-18T23:46:00Z</dcterms:created>
  <dcterms:modified xsi:type="dcterms:W3CDTF">2024-07-23T16:19:00Z</dcterms:modified>
</cp:coreProperties>
</file>